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B63C15" w14:textId="77777777" w:rsidR="002A2A03" w:rsidRDefault="002A2A03"/>
    <w:p w14:paraId="0CB63C16" w14:textId="77777777" w:rsidR="002A2A03" w:rsidRDefault="002A2A03" w:rsidP="001A0A79">
      <w:pPr>
        <w:ind w:firstLine="0"/>
      </w:pPr>
    </w:p>
    <w:p w14:paraId="0CB63C17" w14:textId="77777777" w:rsidR="002A2A03" w:rsidRDefault="002A2A03"/>
    <w:p w14:paraId="0CB63C18" w14:textId="77777777" w:rsidR="002A2A03" w:rsidRDefault="00796ED8" w:rsidP="00EF4A95">
      <w:pPr>
        <w:tabs>
          <w:tab w:val="left" w:pos="3135"/>
        </w:tabs>
      </w:pPr>
      <w:r>
        <w:tab/>
      </w:r>
    </w:p>
    <w:p w14:paraId="0CB63C19" w14:textId="77777777" w:rsidR="002A2A03" w:rsidRDefault="002A2A03"/>
    <w:p w14:paraId="0CB63C1A" w14:textId="77777777" w:rsidR="002A2A03" w:rsidRDefault="00796ED8">
      <w:pPr>
        <w:jc w:val="center"/>
      </w:pPr>
      <w:r>
        <w:t xml:space="preserve">Ethical Issues and Emerging Technology in </w:t>
      </w:r>
      <w:r w:rsidR="00E74C29">
        <w:t>21</w:t>
      </w:r>
      <w:r w:rsidR="00E74C29" w:rsidRPr="00E74C29">
        <w:rPr>
          <w:vertAlign w:val="superscript"/>
        </w:rPr>
        <w:t>st</w:t>
      </w:r>
      <w:r w:rsidR="00E74C29">
        <w:t xml:space="preserve"> Century with Web Design</w:t>
      </w:r>
    </w:p>
    <w:p w14:paraId="0CB63C1B" w14:textId="77777777" w:rsidR="002A2A03" w:rsidRDefault="00796ED8">
      <w:pPr>
        <w:jc w:val="center"/>
      </w:pPr>
      <w:r>
        <w:t>Jasmine</w:t>
      </w:r>
    </w:p>
    <w:p w14:paraId="0CB63C1C" w14:textId="77777777" w:rsidR="00B95839" w:rsidRDefault="00796ED8" w:rsidP="00DB65F9">
      <w:pPr>
        <w:jc w:val="center"/>
      </w:pPr>
      <w:r>
        <w:t>School or Institution Name (University at Place or Town, State)</w:t>
      </w:r>
    </w:p>
    <w:p w14:paraId="0CB63C1D" w14:textId="77777777" w:rsidR="00DB65F9" w:rsidRDefault="00DB65F9" w:rsidP="00DB65F9">
      <w:pPr>
        <w:jc w:val="center"/>
      </w:pPr>
    </w:p>
    <w:p w14:paraId="0CB63C1E" w14:textId="77777777" w:rsidR="00DB65F9" w:rsidRDefault="00DB65F9" w:rsidP="00DB65F9">
      <w:pPr>
        <w:jc w:val="center"/>
      </w:pPr>
    </w:p>
    <w:p w14:paraId="0CB63C1F" w14:textId="77777777" w:rsidR="00DB65F9" w:rsidRDefault="00DB65F9" w:rsidP="00DB65F9">
      <w:pPr>
        <w:jc w:val="center"/>
      </w:pPr>
    </w:p>
    <w:p w14:paraId="0CB63C20" w14:textId="77777777" w:rsidR="00DB65F9" w:rsidRDefault="00DB65F9" w:rsidP="00DB65F9">
      <w:pPr>
        <w:jc w:val="center"/>
      </w:pPr>
    </w:p>
    <w:p w14:paraId="0CB63C21" w14:textId="77777777" w:rsidR="00DB65F9" w:rsidRDefault="00DB65F9" w:rsidP="00DB65F9">
      <w:pPr>
        <w:jc w:val="center"/>
      </w:pPr>
    </w:p>
    <w:p w14:paraId="0CB63C22" w14:textId="77777777" w:rsidR="00DB65F9" w:rsidRDefault="00DB65F9" w:rsidP="00DB65F9">
      <w:pPr>
        <w:jc w:val="center"/>
      </w:pPr>
    </w:p>
    <w:p w14:paraId="0CB63C23" w14:textId="77777777" w:rsidR="00DB65F9" w:rsidRDefault="00DB65F9" w:rsidP="00DB65F9">
      <w:pPr>
        <w:jc w:val="center"/>
      </w:pPr>
    </w:p>
    <w:p w14:paraId="0CB63C24" w14:textId="77777777" w:rsidR="00DB65F9" w:rsidRDefault="00DB65F9" w:rsidP="00DB65F9">
      <w:pPr>
        <w:jc w:val="center"/>
      </w:pPr>
    </w:p>
    <w:p w14:paraId="0CB63C25" w14:textId="77777777" w:rsidR="00DB65F9" w:rsidRDefault="00DB65F9" w:rsidP="00DB65F9">
      <w:pPr>
        <w:jc w:val="center"/>
      </w:pPr>
    </w:p>
    <w:p w14:paraId="0CB63C26" w14:textId="77777777" w:rsidR="00DB65F9" w:rsidRDefault="00DB65F9" w:rsidP="00DB65F9">
      <w:pPr>
        <w:jc w:val="center"/>
      </w:pPr>
    </w:p>
    <w:p w14:paraId="0CB63C27" w14:textId="77777777" w:rsidR="00DB65F9" w:rsidRDefault="00DB65F9" w:rsidP="00DB65F9">
      <w:pPr>
        <w:jc w:val="center"/>
      </w:pPr>
    </w:p>
    <w:p w14:paraId="0CB63C28" w14:textId="77777777" w:rsidR="00DB65F9" w:rsidRDefault="00DB65F9" w:rsidP="00DB65F9">
      <w:pPr>
        <w:jc w:val="center"/>
      </w:pPr>
    </w:p>
    <w:p w14:paraId="0CB63C29" w14:textId="77777777" w:rsidR="00B95839" w:rsidRDefault="00B95839" w:rsidP="00EB44F3">
      <w:pPr>
        <w:ind w:firstLine="0"/>
      </w:pPr>
    </w:p>
    <w:p w14:paraId="0CB63C2A" w14:textId="77777777" w:rsidR="00B95839" w:rsidRDefault="00B95839" w:rsidP="00EB44F3">
      <w:pPr>
        <w:ind w:firstLine="0"/>
      </w:pPr>
    </w:p>
    <w:p w14:paraId="0CB63C2B" w14:textId="77777777" w:rsidR="00DE3B00" w:rsidRDefault="00DE3B00" w:rsidP="00246146">
      <w:pPr>
        <w:tabs>
          <w:tab w:val="left" w:pos="2175"/>
        </w:tabs>
        <w:ind w:firstLine="0"/>
      </w:pPr>
    </w:p>
    <w:p w14:paraId="0CB63C2C" w14:textId="77777777" w:rsidR="00AF3DCB" w:rsidRDefault="00796ED8" w:rsidP="00B621E4">
      <w:pPr>
        <w:ind w:firstLine="0"/>
        <w:jc w:val="center"/>
        <w:rPr>
          <w:b/>
        </w:rPr>
      </w:pPr>
      <w:r>
        <w:rPr>
          <w:b/>
        </w:rPr>
        <w:lastRenderedPageBreak/>
        <w:t>Ethical Issues and Emerging Technology in 21</w:t>
      </w:r>
      <w:r w:rsidRPr="001B4E1B">
        <w:rPr>
          <w:b/>
          <w:vertAlign w:val="superscript"/>
        </w:rPr>
        <w:t>st</w:t>
      </w:r>
      <w:r>
        <w:rPr>
          <w:b/>
        </w:rPr>
        <w:t xml:space="preserve"> Century with Web Design</w:t>
      </w:r>
    </w:p>
    <w:p w14:paraId="0CB63C2D" w14:textId="77777777" w:rsidR="00823761" w:rsidRDefault="00796ED8" w:rsidP="00EF4A95">
      <w:pPr>
        <w:ind w:firstLine="0"/>
      </w:pPr>
      <w:r>
        <w:rPr>
          <w:b/>
        </w:rPr>
        <w:tab/>
      </w:r>
      <w:r w:rsidR="007125FC">
        <w:t>Informat</w:t>
      </w:r>
      <w:r w:rsidR="00DD6741">
        <w:t>ion and communication technologies have made tremendous advancements during the last few decades. Web technologies are among the</w:t>
      </w:r>
      <w:r w:rsidR="008D0365">
        <w:t xml:space="preserve"> top technologies that have changed the way people do business</w:t>
      </w:r>
      <w:r w:rsidR="00DD458E">
        <w:t xml:space="preserve"> </w:t>
      </w:r>
      <w:r w:rsidR="007A2225">
        <w:fldChar w:fldCharType="begin"/>
      </w:r>
      <w:r w:rsidR="007A2225">
        <w:instrText xml:space="preserve"> ADDIN ZOTERO_ITEM CSL_CITATION {"citationID":"SHp3pxtA","properties":{"formattedCitation":"(Sin &amp; Muthu, 2015)","plainCitation":"(Sin &amp; Muthu, 2015)","noteIndex":0},"citationItems":[{"id":23,"uris":["http://zotero.org/users/local/BeyJjeak/items/QA8NCM4U"],"uri":["http://zotero.org/users/local/BeyJjeak/items/QA8NCM4U"],"itemData":{"id":23,"type":"article-journal","title":"APPLICATION OF BIG DATA IN EDUCATION DATA MINING AND LEARNING ANALYTICS--A LITERATURE REVIEW.","container-title":"ICTACT journal on soft computing","volume":"5","issue":"4","author":[{"family":"Sin","given":"Katrina"},{"family":"Muthu","given":"Loganathan"}],"issued":{"date-parts":[["2015"]]}}}],"schema":"https://github.com/citation-style-language/schema/raw/master/csl-citation.json"} </w:instrText>
      </w:r>
      <w:r w:rsidR="007A2225">
        <w:fldChar w:fldCharType="separate"/>
      </w:r>
      <w:r w:rsidR="007A2225" w:rsidRPr="007A2225">
        <w:t>(Sin &amp; Muthu, 2015)</w:t>
      </w:r>
      <w:r w:rsidR="007A2225">
        <w:fldChar w:fldCharType="end"/>
      </w:r>
      <w:r w:rsidR="008D0365">
        <w:t xml:space="preserve">. Where the advancement in </w:t>
      </w:r>
      <w:r w:rsidR="008173AA">
        <w:t xml:space="preserve">web design technologies has brought new horizons to other fields of science there are severe ethical issues as well. </w:t>
      </w:r>
      <w:r w:rsidR="006C20A6">
        <w:t>Emerging web technologies opened doors to sophisticated cyber-</w:t>
      </w:r>
      <w:r w:rsidR="00827F6A">
        <w:t>threats and privacy issues. Most of the businesses rely on web technologies for their online presence globally. E</w:t>
      </w:r>
      <w:r w:rsidR="00BC2882">
        <w:t>x</w:t>
      </w:r>
      <w:r w:rsidR="00827F6A">
        <w:t>ponent</w:t>
      </w:r>
      <w:r w:rsidR="00BC2882">
        <w:t>ial penetration of web technologies in modern businesses has made them a potential target of cyber-criminals</w:t>
      </w:r>
      <w:r w:rsidR="009132EC">
        <w:t xml:space="preserve"> </w:t>
      </w:r>
      <w:r w:rsidR="005C3ACC">
        <w:fldChar w:fldCharType="begin"/>
      </w:r>
      <w:r w:rsidR="005C3ACC">
        <w:instrText xml:space="preserve"> ADDIN ZOTERO_ITEM CSL_CITATION {"citationID":"TguwHV8E","properties":{"formattedCitation":"(Stoyanovich, Abiteboul, &amp; Miklau, 2016)","plainCitation":"(Stoyanovich, Abiteboul, &amp; Miklau, 2016)","noteIndex":0},"citationItems":[{"id":28,"uris":["http://zotero.org/users/local/BeyJjeak/items/2S3ZDPVX"],"uri":["http://zotero.org/users/local/BeyJjeak/items/2S3ZDPVX"],"itemData":{"id":28,"type":"paper-conference","title":"Data, responsibly: Fairness, neutrality and transparency in data analysis","container-title":"International Conference on Extending Database Technology","author":[{"family":"Stoyanovich","given":"Julia"},{"family":"Abiteboul","given":"Serge"},{"family":"Miklau","given":"Gerome"}],"issued":{"date-parts":[["2016"]]}}}],"schema":"https://github.com/citation-style-language/schema/raw/master/csl-citation.json"} </w:instrText>
      </w:r>
      <w:r w:rsidR="005C3ACC">
        <w:fldChar w:fldCharType="separate"/>
      </w:r>
      <w:r w:rsidR="005C3ACC" w:rsidRPr="005C3ACC">
        <w:t>(Stoyanovich, Abiteboul, &amp; Miklau, 2016)</w:t>
      </w:r>
      <w:r w:rsidR="005C3ACC">
        <w:fldChar w:fldCharType="end"/>
      </w:r>
      <w:r w:rsidR="00BC2882">
        <w:t xml:space="preserve">. </w:t>
      </w:r>
      <w:r w:rsidR="00B926FA">
        <w:t xml:space="preserve">Ethical issues in emerging web design techniques include privacy issues, </w:t>
      </w:r>
      <w:r w:rsidR="006A6CB3">
        <w:t xml:space="preserve">identity fraud, phishing, and spam messages. Privacy concerns are </w:t>
      </w:r>
      <w:r w:rsidR="000A3743">
        <w:t>considered to be the most important ethical dilemmas in modern web technologies.</w:t>
      </w:r>
    </w:p>
    <w:p w14:paraId="0CB63C2E" w14:textId="77777777" w:rsidR="000A3743" w:rsidRDefault="00796ED8" w:rsidP="00EF4A95">
      <w:pPr>
        <w:ind w:firstLine="0"/>
      </w:pPr>
      <w:r>
        <w:tab/>
      </w:r>
      <w:r w:rsidR="00203C6A">
        <w:t xml:space="preserve">Web designers and engineers across the globe are </w:t>
      </w:r>
      <w:r w:rsidR="000C52E4">
        <w:t>in</w:t>
      </w:r>
      <w:r w:rsidR="00203C6A">
        <w:t xml:space="preserve">corporating machine learning and </w:t>
      </w:r>
      <w:r w:rsidR="003608FE">
        <w:t xml:space="preserve">artificial intelligence in web designs. Machine learning models are data-driven algorithms that require extensive amounts of information to be fed to the model before it can make autonomous decisions. </w:t>
      </w:r>
      <w:r w:rsidR="007E3E7F">
        <w:t>There are severe ethical issues in combining artificial intelligence models with web technologies</w:t>
      </w:r>
      <w:r w:rsidR="007A2225">
        <w:t xml:space="preserve"> </w:t>
      </w:r>
      <w:r w:rsidR="007A2225">
        <w:fldChar w:fldCharType="begin"/>
      </w:r>
      <w:r w:rsidR="007A2225">
        <w:instrText xml:space="preserve"> ADDIN ZOTERO_ITEM CSL_CITATION {"citationID":"zVX9QoJz","properties":{"formattedCitation":"(Manca, Caviglione, &amp; Raffaghelli, 2016)","plainCitation":"(Manca, Caviglione, &amp; Raffaghelli, 2016)","noteIndex":0},"citationItems":[{"id":24,"uris":["http://zotero.org/users/local/BeyJjeak/items/YHY53VHC"],"uri":["http://zotero.org/users/local/BeyJjeak/items/YHY53VHC"],"itemData":{"id":24,"type":"article-journal","title":"Big data for social media learning analytics: potentials and challenges","container-title":"Journal of e-Learning and Knowledge Society","volume":"12","issue":"2","author":[{"family":"Manca","given":"Stefania"},{"family":"Caviglione","given":"Luca"},{"family":"Raffaghelli","given":"Juliana"}],"issued":{"date-parts":[["2016"]]}}}],"schema":"https://github.com/citation-style-language/schema/raw/master/csl-citation.json"} </w:instrText>
      </w:r>
      <w:r w:rsidR="007A2225">
        <w:fldChar w:fldCharType="separate"/>
      </w:r>
      <w:r w:rsidR="007A2225" w:rsidRPr="007A2225">
        <w:t>(Manca, Caviglione, &amp; Raffaghelli, 2016)</w:t>
      </w:r>
      <w:r w:rsidR="007A2225">
        <w:fldChar w:fldCharType="end"/>
      </w:r>
      <w:r w:rsidR="007E3E7F">
        <w:t xml:space="preserve">. For example, in the case of a </w:t>
      </w:r>
      <w:r w:rsidR="00E2788C">
        <w:t>self-driving</w:t>
      </w:r>
      <w:r w:rsidR="007E3E7F">
        <w:t xml:space="preserve"> car</w:t>
      </w:r>
      <w:r w:rsidR="00E2788C">
        <w:t xml:space="preserve">, the car may be connected to some web resource to make autonomous decisions. </w:t>
      </w:r>
      <w:r w:rsidR="00597631">
        <w:t>In that case, the control to make the decision will not be in hand of the passenger but will be in control of the programmer. As a roadside accident may pose severe threats to the life of an innocent person</w:t>
      </w:r>
      <w:r w:rsidR="007E5518">
        <w:t>,</w:t>
      </w:r>
      <w:r w:rsidR="00597631">
        <w:t xml:space="preserve"> the control to make decisions </w:t>
      </w:r>
      <w:r w:rsidR="00A83565">
        <w:t xml:space="preserve">must not be transferred to the programmer or artificial intelligence algorithm. </w:t>
      </w:r>
    </w:p>
    <w:p w14:paraId="0CB63C2F" w14:textId="77777777" w:rsidR="007E5518" w:rsidRDefault="00796ED8" w:rsidP="00EF4A95">
      <w:pPr>
        <w:ind w:firstLine="0"/>
      </w:pPr>
      <w:r>
        <w:tab/>
        <w:t xml:space="preserve">On the other hand, web analytics engines are being used to harvest enormous amounts </w:t>
      </w:r>
      <w:r w:rsidR="0060081C">
        <w:t xml:space="preserve">of data required to train machine learning models. </w:t>
      </w:r>
      <w:r w:rsidR="009969CE">
        <w:t xml:space="preserve">Most of the time the data is collected </w:t>
      </w:r>
      <w:r w:rsidR="002C31B1">
        <w:t xml:space="preserve">without </w:t>
      </w:r>
      <w:r w:rsidR="002C31B1">
        <w:lastRenderedPageBreak/>
        <w:t>prior notice</w:t>
      </w:r>
      <w:r w:rsidR="00F27675">
        <w:t xml:space="preserve"> and contain personally identifiable information such as social security numbers, se</w:t>
      </w:r>
      <w:r w:rsidR="007F7392">
        <w:t>x</w:t>
      </w:r>
      <w:r w:rsidR="00F27675">
        <w:t>ual orientation, and political views</w:t>
      </w:r>
      <w:r w:rsidR="007F7392">
        <w:t xml:space="preserve">, etc. </w:t>
      </w:r>
      <w:r w:rsidR="007D625F">
        <w:t>An ethical behavior will be to ask for permission before collecting such information</w:t>
      </w:r>
      <w:r w:rsidR="001A2F09">
        <w:t>. Websites designed using latest web technologies collect this type of information without the consent of the visitor of the website</w:t>
      </w:r>
      <w:r w:rsidR="007A2225">
        <w:t xml:space="preserve"> </w:t>
      </w:r>
      <w:r w:rsidR="00D87028">
        <w:fldChar w:fldCharType="begin"/>
      </w:r>
      <w:r w:rsidR="00D87028">
        <w:instrText xml:space="preserve"> ADDIN ZOTERO_ITEM CSL_CITATION {"citationID":"asdhNvJF","properties":{"formattedCitation":"(K\\uc0\\u246{}ltringer &amp; Dickinger, 2015)","plainCitation":"(Költringer &amp; Dickinger, 2015)","noteIndex":0},"citationItems":[{"id":25,"uris":["http://zotero.org/users/local/BeyJjeak/items/B2AU4QYY"],"uri":["http://zotero.org/users/local/BeyJjeak/items/B2AU4QYY"],"itemData":{"id":25,"type":"article-journal","title":"Analyzing destination branding and image from online sources: A web content mining approach","container-title":"Journal of Business Research","page":"1836-1843","volume":"68","issue":"9","author":[{"family":"Költringer","given":"Clemens"},{"family":"Dickinger","given":"Astrid"}],"issued":{"date-parts":[["2015"]]}}}],"schema":"https://github.com/citation-style-language/schema/raw/master/csl-citation.json"} </w:instrText>
      </w:r>
      <w:r w:rsidR="00D87028">
        <w:fldChar w:fldCharType="separate"/>
      </w:r>
      <w:r w:rsidR="00D87028" w:rsidRPr="00D87028">
        <w:t>(Költringer &amp; Dickinger, 2015)</w:t>
      </w:r>
      <w:r w:rsidR="00D87028">
        <w:fldChar w:fldCharType="end"/>
      </w:r>
      <w:r w:rsidR="00E44622">
        <w:t xml:space="preserve">. Other types of information being collected by such web technologies include </w:t>
      </w:r>
      <w:r w:rsidR="002F0090">
        <w:t xml:space="preserve">user behavior while using the service. Such data cannot be used to personally identify an individual but may be considered as personal information in some cases. </w:t>
      </w:r>
      <w:r w:rsidR="00F746D0">
        <w:t>As per ethical values, the visitor must be informed about data collection</w:t>
      </w:r>
      <w:r w:rsidR="00092821">
        <w:t>, the nature of data being collected, and the purpose of data collection.</w:t>
      </w:r>
    </w:p>
    <w:p w14:paraId="0CB63C45" w14:textId="5C9F6421" w:rsidR="005C3ACC" w:rsidRDefault="00796ED8" w:rsidP="00EF4A95">
      <w:pPr>
        <w:ind w:firstLine="0"/>
      </w:pPr>
      <w:r>
        <w:tab/>
        <w:t xml:space="preserve">Web engineers </w:t>
      </w:r>
      <w:r w:rsidR="00F813C4">
        <w:t xml:space="preserve">must make the technology transparent to the users of the technology as well. The user must have complete control of personal data being collected by such technologies. </w:t>
      </w:r>
      <w:r w:rsidR="008C78B4">
        <w:t>Similar ethical i</w:t>
      </w:r>
      <w:r w:rsidR="001B266D">
        <w:t>s</w:t>
      </w:r>
      <w:r w:rsidR="008C78B4">
        <w:t xml:space="preserve">sues are being observed in digital assistant devices such as Google Assistant and Alexa. </w:t>
      </w:r>
      <w:r w:rsidR="001B266D">
        <w:t>As these devices and web technologies used in them can be used for spying and recording personal conversations without informing the users</w:t>
      </w:r>
      <w:r w:rsidR="00D87028">
        <w:t xml:space="preserve"> </w:t>
      </w:r>
      <w:r w:rsidR="00D87028">
        <w:fldChar w:fldCharType="begin"/>
      </w:r>
      <w:r w:rsidR="00D87028">
        <w:instrText xml:space="preserve"> ADDIN ZOTERO_ITEM CSL_CITATION {"citationID":"8vj7Irgf","properties":{"formattedCitation":"(Witten, Frank, Hall, &amp; Pal, 2016)","plainCitation":"(Witten, Frank, Hall, &amp; Pal, 2016)","noteIndex":0},"citationItems":[{"id":26,"uris":["http://zotero.org/users/local/BeyJjeak/items/CSMN8ELL"],"uri":["http://zotero.org/users/local/BeyJjeak/items/CSMN8ELL"],"itemData":{"id":26,"type":"book","title":"Data Mining: Practical machine learning tools and techniques","publisher":"Morgan Kaufmann","ISBN":"0-12-804357-1","author":[{"family":"Witten","given":"Ian H."},{"family":"Frank","given":"Eibe"},{"family":"Hall","given":"Mark A."},{"family":"Pal","given":"Christopher J."}],"issued":{"date-parts":[["2016"]]}}}],"schema":"https://github.com/citation-style-language/schema/raw/master/csl-citation.json"} </w:instrText>
      </w:r>
      <w:r w:rsidR="00D87028">
        <w:fldChar w:fldCharType="separate"/>
      </w:r>
      <w:r w:rsidR="00D87028" w:rsidRPr="00D87028">
        <w:t>(Witten, Frank, Hall, &amp; Pal, 2016)</w:t>
      </w:r>
      <w:r w:rsidR="00D87028">
        <w:fldChar w:fldCharType="end"/>
      </w:r>
      <w:r w:rsidR="001B266D">
        <w:t xml:space="preserve">. </w:t>
      </w:r>
      <w:r w:rsidR="00A637AC">
        <w:t xml:space="preserve">Recently, some issues were reported with Alexa, where the gadget recorded the personal conversation and emailed it to </w:t>
      </w:r>
      <w:r w:rsidR="008D45DA">
        <w:t>acquaintances. The end users are not even able to know that where their data is being stored and most of the companies do not even provide with an option to delete the collected information</w:t>
      </w:r>
      <w:r w:rsidR="00D87028">
        <w:t xml:space="preserve"> </w:t>
      </w:r>
      <w:r w:rsidR="009132EC">
        <w:fldChar w:fldCharType="begin"/>
      </w:r>
      <w:r w:rsidR="009132EC">
        <w:instrText xml:space="preserve"> ADDIN ZOTERO_ITEM CSL_CITATION {"citationID":"AHaL6xp6","properties":{"formattedCitation":"(Mittelstadt, Allo, Taddeo, Wachter, &amp; Floridi, 2016)","plainCitation":"(Mittelstadt, Allo, Taddeo, Wachter, &amp; Floridi, 2016)","noteIndex":0},"citationItems":[{"id":27,"uris":["http://zotero.org/users/local/BeyJjeak/items/BAPJZJYA"],"uri":["http://zotero.org/users/local/BeyJjeak/items/BAPJZJYA"],"itemData":{"id":27,"type":"article-journal","title":"The ethics of algorithms: Mapping the debate","container-title":"Big Data &amp; Society","page":"2053951716679679","volume":"3","issue":"2","author":[{"family":"Mittelstadt","given":"Brent Daniel"},{"family":"Allo","given":"Patrick"},{"family":"Taddeo","given":"Mariarosaria"},{"family":"Wachter","given":"Sandra"},{"family":"Floridi","given":"Luciano"}],"issued":{"date-parts":[["2016"]]}}}],"schema":"https://github.com/citation-style-language/schema/raw/master/csl-citation.json"} </w:instrText>
      </w:r>
      <w:r w:rsidR="009132EC">
        <w:fldChar w:fldCharType="separate"/>
      </w:r>
      <w:r w:rsidR="009132EC" w:rsidRPr="009132EC">
        <w:t>(Mittelstadt, Allo, Taddeo, Wachter, &amp; Floridi, 2016)</w:t>
      </w:r>
      <w:r w:rsidR="009132EC">
        <w:fldChar w:fldCharType="end"/>
      </w:r>
      <w:r w:rsidR="008D45DA">
        <w:t xml:space="preserve">. With the introduction of GDPR in Europe, the things are </w:t>
      </w:r>
      <w:r w:rsidR="00FC0F31">
        <w:t xml:space="preserve">expected to be changed as the regulation provide the user with more control of </w:t>
      </w:r>
      <w:r w:rsidR="00DA2CCD">
        <w:t>personal information. It is an individual’s right to known what type o</w:t>
      </w:r>
      <w:r w:rsidR="00081B17">
        <w:t>f</w:t>
      </w:r>
      <w:r w:rsidR="00DA2CCD">
        <w:t xml:space="preserve"> information is being collected and how it is going to be processed. </w:t>
      </w:r>
      <w:r w:rsidR="00FC0E14">
        <w:t xml:space="preserve">Without building the technologies in line with ethical values, it will be very </w:t>
      </w:r>
      <w:r w:rsidR="00DA3530">
        <w:t>difficult</w:t>
      </w:r>
      <w:r w:rsidR="00FC0E14">
        <w:t xml:space="preserve"> for engineers to </w:t>
      </w:r>
      <w:r w:rsidR="00DA3530">
        <w:t>maintain</w:t>
      </w:r>
      <w:r w:rsidR="00FC0E14">
        <w:t xml:space="preserve"> trust </w:t>
      </w:r>
      <w:r w:rsidR="00DA3530">
        <w:t>in such technologies</w:t>
      </w:r>
      <w:r>
        <w:t>.</w:t>
      </w:r>
      <w:bookmarkStart w:id="0" w:name="_GoBack"/>
      <w:bookmarkEnd w:id="0"/>
    </w:p>
    <w:p w14:paraId="0CB63C46" w14:textId="77777777" w:rsidR="00DA3530" w:rsidRDefault="00796ED8" w:rsidP="00DA3530">
      <w:pPr>
        <w:ind w:firstLine="0"/>
        <w:jc w:val="center"/>
      </w:pPr>
      <w:r>
        <w:lastRenderedPageBreak/>
        <w:t>References</w:t>
      </w:r>
    </w:p>
    <w:p w14:paraId="0CB63C47" w14:textId="77777777" w:rsidR="005C3ACC" w:rsidRPr="005C3ACC" w:rsidRDefault="00796ED8" w:rsidP="005C3ACC">
      <w:pPr>
        <w:pStyle w:val="Bibliography"/>
      </w:pPr>
      <w:r>
        <w:fldChar w:fldCharType="begin"/>
      </w:r>
      <w:r>
        <w:instrText xml:space="preserve"> ADDIN ZOTERO_BIBL {"uncited":[],"omitted":[],"custom":[]} CSL_BIBLIOGRAPHY </w:instrText>
      </w:r>
      <w:r>
        <w:fldChar w:fldCharType="separate"/>
      </w:r>
      <w:r w:rsidRPr="005C3ACC">
        <w:t xml:space="preserve">Költringer, C., &amp; Dickinger, A. (2015). Analyzing destination branding and image from online sources: A web content mining approach. </w:t>
      </w:r>
      <w:r w:rsidRPr="005C3ACC">
        <w:rPr>
          <w:i/>
          <w:iCs/>
        </w:rPr>
        <w:t>Journal of Business Research</w:t>
      </w:r>
      <w:r w:rsidRPr="005C3ACC">
        <w:t xml:space="preserve">, </w:t>
      </w:r>
      <w:r w:rsidRPr="005C3ACC">
        <w:rPr>
          <w:i/>
          <w:iCs/>
        </w:rPr>
        <w:t>68</w:t>
      </w:r>
      <w:r w:rsidRPr="005C3ACC">
        <w:t>(9), 1836–1843.</w:t>
      </w:r>
    </w:p>
    <w:p w14:paraId="0CB63C48" w14:textId="77777777" w:rsidR="005C3ACC" w:rsidRPr="005C3ACC" w:rsidRDefault="00796ED8" w:rsidP="005C3ACC">
      <w:pPr>
        <w:pStyle w:val="Bibliography"/>
      </w:pPr>
      <w:r w:rsidRPr="005C3ACC">
        <w:t xml:space="preserve">Manca, S., Caviglione, L., &amp; Raffaghelli, J. (2016). Big data for social media learning analytics: potentials and challenges. </w:t>
      </w:r>
      <w:r w:rsidRPr="005C3ACC">
        <w:rPr>
          <w:i/>
          <w:iCs/>
        </w:rPr>
        <w:t>Journal of E-Learning and Knowledge Society</w:t>
      </w:r>
      <w:r w:rsidRPr="005C3ACC">
        <w:t xml:space="preserve">, </w:t>
      </w:r>
      <w:r w:rsidRPr="005C3ACC">
        <w:rPr>
          <w:i/>
          <w:iCs/>
        </w:rPr>
        <w:t>12</w:t>
      </w:r>
      <w:r w:rsidRPr="005C3ACC">
        <w:t>(2).</w:t>
      </w:r>
    </w:p>
    <w:p w14:paraId="0CB63C49" w14:textId="77777777" w:rsidR="005C3ACC" w:rsidRPr="005C3ACC" w:rsidRDefault="00796ED8" w:rsidP="005C3ACC">
      <w:pPr>
        <w:pStyle w:val="Bibliography"/>
      </w:pPr>
      <w:r w:rsidRPr="005C3ACC">
        <w:t xml:space="preserve">Mittelstadt, B. D., Allo, P., Taddeo, M., Wachter, S., &amp; Floridi, L. (2016). </w:t>
      </w:r>
      <w:r w:rsidRPr="005C3ACC">
        <w:t xml:space="preserve">The ethics of algorithms: Mapping the debate. </w:t>
      </w:r>
      <w:r w:rsidRPr="005C3ACC">
        <w:rPr>
          <w:i/>
          <w:iCs/>
        </w:rPr>
        <w:t>Big Data &amp; Society</w:t>
      </w:r>
      <w:r w:rsidRPr="005C3ACC">
        <w:t xml:space="preserve">, </w:t>
      </w:r>
      <w:r w:rsidRPr="005C3ACC">
        <w:rPr>
          <w:i/>
          <w:iCs/>
        </w:rPr>
        <w:t>3</w:t>
      </w:r>
      <w:r w:rsidRPr="005C3ACC">
        <w:t>(2), 2053951716679679.</w:t>
      </w:r>
    </w:p>
    <w:p w14:paraId="0CB63C4A" w14:textId="77777777" w:rsidR="005C3ACC" w:rsidRPr="005C3ACC" w:rsidRDefault="00796ED8" w:rsidP="005C3ACC">
      <w:pPr>
        <w:pStyle w:val="Bibliography"/>
      </w:pPr>
      <w:r w:rsidRPr="005C3ACC">
        <w:t xml:space="preserve">Sin, K., &amp; Muthu, L. (2015). APPLICATION OF BIG DATA IN EDUCATION DATA MINING AND LEARNING ANALYTICS--A LITERATURE REVIEW. </w:t>
      </w:r>
      <w:r w:rsidRPr="005C3ACC">
        <w:rPr>
          <w:i/>
          <w:iCs/>
        </w:rPr>
        <w:t>ICTACT Journal on Soft Computing</w:t>
      </w:r>
      <w:r w:rsidRPr="005C3ACC">
        <w:t xml:space="preserve">, </w:t>
      </w:r>
      <w:r w:rsidRPr="005C3ACC">
        <w:rPr>
          <w:i/>
          <w:iCs/>
        </w:rPr>
        <w:t>5</w:t>
      </w:r>
      <w:r w:rsidRPr="005C3ACC">
        <w:t>(4).</w:t>
      </w:r>
    </w:p>
    <w:p w14:paraId="0CB63C4B" w14:textId="77777777" w:rsidR="005C3ACC" w:rsidRPr="005C3ACC" w:rsidRDefault="00796ED8" w:rsidP="005C3ACC">
      <w:pPr>
        <w:pStyle w:val="Bibliography"/>
      </w:pPr>
      <w:r w:rsidRPr="005C3ACC">
        <w:t>Sto</w:t>
      </w:r>
      <w:r w:rsidRPr="005C3ACC">
        <w:t xml:space="preserve">yanovich, J., Abiteboul, S., &amp; Miklau, G. (2016). Data, responsibly: Fairness, neutrality, and transparency in data analysis. </w:t>
      </w:r>
      <w:r w:rsidRPr="005C3ACC">
        <w:rPr>
          <w:i/>
          <w:iCs/>
        </w:rPr>
        <w:t>International Conference on Extending Database Technology</w:t>
      </w:r>
      <w:r w:rsidRPr="005C3ACC">
        <w:t>.</w:t>
      </w:r>
    </w:p>
    <w:p w14:paraId="0CB63C4C" w14:textId="77777777" w:rsidR="005C3ACC" w:rsidRPr="005C3ACC" w:rsidRDefault="00796ED8" w:rsidP="005C3ACC">
      <w:pPr>
        <w:pStyle w:val="Bibliography"/>
      </w:pPr>
      <w:r w:rsidRPr="005C3ACC">
        <w:t xml:space="preserve">Witten, I. H., Frank, E., Hall, M. A., &amp; Pal, C. J. (2016). </w:t>
      </w:r>
      <w:r w:rsidRPr="005C3ACC">
        <w:rPr>
          <w:i/>
          <w:iCs/>
        </w:rPr>
        <w:t>Data Mining</w:t>
      </w:r>
      <w:r w:rsidRPr="005C3ACC">
        <w:rPr>
          <w:i/>
          <w:iCs/>
        </w:rPr>
        <w:t>: Practical machine learning tools and techniques</w:t>
      </w:r>
      <w:r w:rsidRPr="005C3ACC">
        <w:t>. Morgan Kaufmann.</w:t>
      </w:r>
    </w:p>
    <w:p w14:paraId="0CB63C4D" w14:textId="77777777" w:rsidR="00DA3530" w:rsidRPr="007125FC" w:rsidRDefault="00796ED8" w:rsidP="00DA3530">
      <w:pPr>
        <w:ind w:firstLine="0"/>
        <w:jc w:val="center"/>
      </w:pPr>
      <w:r>
        <w:fldChar w:fldCharType="end"/>
      </w:r>
    </w:p>
    <w:sectPr w:rsidR="00DA3530" w:rsidRPr="007125FC">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B63C58" w14:textId="77777777" w:rsidR="00000000" w:rsidRDefault="00796ED8">
      <w:pPr>
        <w:spacing w:line="240" w:lineRule="auto"/>
      </w:pPr>
      <w:r>
        <w:separator/>
      </w:r>
    </w:p>
  </w:endnote>
  <w:endnote w:type="continuationSeparator" w:id="0">
    <w:p w14:paraId="0CB63C5A" w14:textId="77777777" w:rsidR="00000000" w:rsidRDefault="00796E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B63C54" w14:textId="77777777" w:rsidR="00000000" w:rsidRDefault="00796ED8">
      <w:pPr>
        <w:spacing w:line="240" w:lineRule="auto"/>
      </w:pPr>
      <w:r>
        <w:separator/>
      </w:r>
    </w:p>
  </w:footnote>
  <w:footnote w:type="continuationSeparator" w:id="0">
    <w:p w14:paraId="0CB63C56" w14:textId="77777777" w:rsidR="00000000" w:rsidRDefault="00796ED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B63C4E" w14:textId="77777777" w:rsidR="002A2A03" w:rsidRDefault="00796ED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CB63C4F" w14:textId="77777777" w:rsidR="002A2A03" w:rsidRDefault="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B63C50" w14:textId="77777777" w:rsidR="002A2A03" w:rsidRDefault="00796ED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B2782">
      <w:rPr>
        <w:rStyle w:val="PageNumber"/>
        <w:noProof/>
      </w:rPr>
      <w:t>9</w:t>
    </w:r>
    <w:r>
      <w:rPr>
        <w:rStyle w:val="PageNumber"/>
      </w:rPr>
      <w:fldChar w:fldCharType="end"/>
    </w:r>
  </w:p>
  <w:p w14:paraId="0CB63C51" w14:textId="77777777" w:rsidR="002A2A03" w:rsidRDefault="00796ED8" w:rsidP="001B4E1B">
    <w:pPr>
      <w:pStyle w:val="Header"/>
      <w:ind w:right="360" w:firstLine="0"/>
    </w:pPr>
    <w:r>
      <w:t>ETHICAL ISSUES AND EMERGING TECHNOLOGY IN 21</w:t>
    </w:r>
    <w:r w:rsidRPr="00CA57E3">
      <w:rPr>
        <w:vertAlign w:val="superscript"/>
      </w:rPr>
      <w:t>ST</w:t>
    </w:r>
    <w:r>
      <w:t xml:space="preserve"> CENTURY WITH WEB DESIGN</w:t>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B63C52" w14:textId="77777777" w:rsidR="002A2A03" w:rsidRDefault="00796ED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B2782">
      <w:rPr>
        <w:rStyle w:val="PageNumber"/>
        <w:noProof/>
      </w:rPr>
      <w:t>1</w:t>
    </w:r>
    <w:r>
      <w:rPr>
        <w:rStyle w:val="PageNumber"/>
      </w:rPr>
      <w:fldChar w:fldCharType="end"/>
    </w:r>
  </w:p>
  <w:p w14:paraId="0CB63C53" w14:textId="77777777" w:rsidR="002A2A03" w:rsidRDefault="00796ED8">
    <w:pPr>
      <w:ind w:right="360" w:firstLine="0"/>
    </w:pPr>
    <w:r>
      <w:t xml:space="preserve">Running head: </w:t>
    </w:r>
    <w:r w:rsidR="00137A33">
      <w:t xml:space="preserve">ETHICAL ISSUES </w:t>
    </w:r>
    <w:r w:rsidR="00CA57E3">
      <w:t>AND</w:t>
    </w:r>
    <w:r w:rsidR="00137A33">
      <w:t xml:space="preserve"> EMERGING TECHNOLOG</w:t>
    </w:r>
    <w:r w:rsidR="00CA57E3">
      <w:t>Y IN 21</w:t>
    </w:r>
    <w:r w:rsidR="00CA57E3" w:rsidRPr="00CA57E3">
      <w:rPr>
        <w:vertAlign w:val="superscript"/>
      </w:rPr>
      <w:t>ST</w:t>
    </w:r>
    <w:r w:rsidR="00CA57E3">
      <w:t xml:space="preserve"> CENTURY WITH WEB DESIGN</w:t>
    </w:r>
    <w:r w:rsidR="00A109EB">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czN7YwMTA1MrQwMzFR0lEKTi0uzszPAykwMq0FAAW5c3otAAAA"/>
  </w:docVars>
  <w:rsids>
    <w:rsidRoot w:val="00CF29F0"/>
    <w:rsid w:val="00001942"/>
    <w:rsid w:val="000023C4"/>
    <w:rsid w:val="0000793A"/>
    <w:rsid w:val="00007F8E"/>
    <w:rsid w:val="000159A5"/>
    <w:rsid w:val="000320ED"/>
    <w:rsid w:val="00046599"/>
    <w:rsid w:val="00050700"/>
    <w:rsid w:val="00075C01"/>
    <w:rsid w:val="00081B17"/>
    <w:rsid w:val="00092821"/>
    <w:rsid w:val="000A3743"/>
    <w:rsid w:val="000A6557"/>
    <w:rsid w:val="000B0A32"/>
    <w:rsid w:val="000B4CA6"/>
    <w:rsid w:val="000C52E4"/>
    <w:rsid w:val="000E1DF6"/>
    <w:rsid w:val="000E4599"/>
    <w:rsid w:val="00137A33"/>
    <w:rsid w:val="00140CE8"/>
    <w:rsid w:val="00141522"/>
    <w:rsid w:val="001462AC"/>
    <w:rsid w:val="00147B28"/>
    <w:rsid w:val="00166139"/>
    <w:rsid w:val="001751DE"/>
    <w:rsid w:val="00182559"/>
    <w:rsid w:val="001857EF"/>
    <w:rsid w:val="0018709C"/>
    <w:rsid w:val="001A0A79"/>
    <w:rsid w:val="001A2F09"/>
    <w:rsid w:val="001B266D"/>
    <w:rsid w:val="001B2F79"/>
    <w:rsid w:val="001B4E1B"/>
    <w:rsid w:val="001C065B"/>
    <w:rsid w:val="001C42C2"/>
    <w:rsid w:val="001D490B"/>
    <w:rsid w:val="001D5B5B"/>
    <w:rsid w:val="001E2013"/>
    <w:rsid w:val="00203C6A"/>
    <w:rsid w:val="00204EA6"/>
    <w:rsid w:val="00212927"/>
    <w:rsid w:val="0023031F"/>
    <w:rsid w:val="00233183"/>
    <w:rsid w:val="0024340D"/>
    <w:rsid w:val="00246146"/>
    <w:rsid w:val="00251411"/>
    <w:rsid w:val="0026060F"/>
    <w:rsid w:val="0026687F"/>
    <w:rsid w:val="00271243"/>
    <w:rsid w:val="00276649"/>
    <w:rsid w:val="0028305D"/>
    <w:rsid w:val="002A2A03"/>
    <w:rsid w:val="002C31B1"/>
    <w:rsid w:val="002D5F9C"/>
    <w:rsid w:val="002E0F32"/>
    <w:rsid w:val="002E7358"/>
    <w:rsid w:val="002F0090"/>
    <w:rsid w:val="002F3027"/>
    <w:rsid w:val="002F5999"/>
    <w:rsid w:val="0030341D"/>
    <w:rsid w:val="00311868"/>
    <w:rsid w:val="00313DA3"/>
    <w:rsid w:val="00333E69"/>
    <w:rsid w:val="003608FE"/>
    <w:rsid w:val="00377884"/>
    <w:rsid w:val="003815F3"/>
    <w:rsid w:val="00383438"/>
    <w:rsid w:val="00385F31"/>
    <w:rsid w:val="0038784D"/>
    <w:rsid w:val="00390012"/>
    <w:rsid w:val="00393A20"/>
    <w:rsid w:val="003A4309"/>
    <w:rsid w:val="003B081A"/>
    <w:rsid w:val="003C3E58"/>
    <w:rsid w:val="003C5EA6"/>
    <w:rsid w:val="003C6646"/>
    <w:rsid w:val="003D054C"/>
    <w:rsid w:val="003D2E1B"/>
    <w:rsid w:val="004018B2"/>
    <w:rsid w:val="00404B50"/>
    <w:rsid w:val="00406426"/>
    <w:rsid w:val="00421B96"/>
    <w:rsid w:val="004229D9"/>
    <w:rsid w:val="004320C2"/>
    <w:rsid w:val="00432199"/>
    <w:rsid w:val="00432BA4"/>
    <w:rsid w:val="00435AA6"/>
    <w:rsid w:val="00454528"/>
    <w:rsid w:val="0047191A"/>
    <w:rsid w:val="00480F91"/>
    <w:rsid w:val="00491771"/>
    <w:rsid w:val="004957C2"/>
    <w:rsid w:val="00496757"/>
    <w:rsid w:val="004A2D26"/>
    <w:rsid w:val="004A35CB"/>
    <w:rsid w:val="004C521D"/>
    <w:rsid w:val="004C5757"/>
    <w:rsid w:val="004D12E5"/>
    <w:rsid w:val="004E1A61"/>
    <w:rsid w:val="004E24CA"/>
    <w:rsid w:val="0050128E"/>
    <w:rsid w:val="00507173"/>
    <w:rsid w:val="005139D1"/>
    <w:rsid w:val="0051793F"/>
    <w:rsid w:val="00525B2B"/>
    <w:rsid w:val="005307BE"/>
    <w:rsid w:val="0055074E"/>
    <w:rsid w:val="00550FC6"/>
    <w:rsid w:val="005606F3"/>
    <w:rsid w:val="00562663"/>
    <w:rsid w:val="00563EB1"/>
    <w:rsid w:val="005722C0"/>
    <w:rsid w:val="00586684"/>
    <w:rsid w:val="005907B1"/>
    <w:rsid w:val="00597631"/>
    <w:rsid w:val="005B0960"/>
    <w:rsid w:val="005C3508"/>
    <w:rsid w:val="005C3ACC"/>
    <w:rsid w:val="005C3C27"/>
    <w:rsid w:val="005D00FF"/>
    <w:rsid w:val="005D7758"/>
    <w:rsid w:val="005E735E"/>
    <w:rsid w:val="0060081C"/>
    <w:rsid w:val="00605A38"/>
    <w:rsid w:val="0061580C"/>
    <w:rsid w:val="00625A5E"/>
    <w:rsid w:val="006321AD"/>
    <w:rsid w:val="00640470"/>
    <w:rsid w:val="006524DF"/>
    <w:rsid w:val="00664662"/>
    <w:rsid w:val="006824CA"/>
    <w:rsid w:val="00684090"/>
    <w:rsid w:val="0068455B"/>
    <w:rsid w:val="00684593"/>
    <w:rsid w:val="006A2129"/>
    <w:rsid w:val="006A6CB3"/>
    <w:rsid w:val="006A7424"/>
    <w:rsid w:val="006B5B25"/>
    <w:rsid w:val="006C1178"/>
    <w:rsid w:val="006C12E0"/>
    <w:rsid w:val="006C17C5"/>
    <w:rsid w:val="006C20A6"/>
    <w:rsid w:val="006D47FB"/>
    <w:rsid w:val="006E3041"/>
    <w:rsid w:val="006E3557"/>
    <w:rsid w:val="006E4A6F"/>
    <w:rsid w:val="007125FC"/>
    <w:rsid w:val="00723FE3"/>
    <w:rsid w:val="00744920"/>
    <w:rsid w:val="00774A3E"/>
    <w:rsid w:val="007861A0"/>
    <w:rsid w:val="00787BB4"/>
    <w:rsid w:val="00795A0D"/>
    <w:rsid w:val="00796ED8"/>
    <w:rsid w:val="007A2225"/>
    <w:rsid w:val="007A789C"/>
    <w:rsid w:val="007C73EB"/>
    <w:rsid w:val="007D625F"/>
    <w:rsid w:val="007D6C1D"/>
    <w:rsid w:val="007E1CA1"/>
    <w:rsid w:val="007E3E7F"/>
    <w:rsid w:val="007E4DBB"/>
    <w:rsid w:val="007E5518"/>
    <w:rsid w:val="007F7392"/>
    <w:rsid w:val="00800601"/>
    <w:rsid w:val="0080199E"/>
    <w:rsid w:val="00811464"/>
    <w:rsid w:val="0081318C"/>
    <w:rsid w:val="008173AA"/>
    <w:rsid w:val="00817E92"/>
    <w:rsid w:val="00823761"/>
    <w:rsid w:val="00823876"/>
    <w:rsid w:val="00826A99"/>
    <w:rsid w:val="00827F6A"/>
    <w:rsid w:val="00830A52"/>
    <w:rsid w:val="00843822"/>
    <w:rsid w:val="008605A0"/>
    <w:rsid w:val="00873AF5"/>
    <w:rsid w:val="00891F79"/>
    <w:rsid w:val="008A204A"/>
    <w:rsid w:val="008B6E33"/>
    <w:rsid w:val="008C5CBA"/>
    <w:rsid w:val="008C78B4"/>
    <w:rsid w:val="008D0365"/>
    <w:rsid w:val="008D45DA"/>
    <w:rsid w:val="008E77BC"/>
    <w:rsid w:val="00901A88"/>
    <w:rsid w:val="00911740"/>
    <w:rsid w:val="009132EC"/>
    <w:rsid w:val="0091463D"/>
    <w:rsid w:val="009268A1"/>
    <w:rsid w:val="0092753A"/>
    <w:rsid w:val="00942566"/>
    <w:rsid w:val="009451D9"/>
    <w:rsid w:val="00953A21"/>
    <w:rsid w:val="00953D6F"/>
    <w:rsid w:val="009764B6"/>
    <w:rsid w:val="00985026"/>
    <w:rsid w:val="00986F36"/>
    <w:rsid w:val="00993E64"/>
    <w:rsid w:val="009969CE"/>
    <w:rsid w:val="009E3FFB"/>
    <w:rsid w:val="009E4ADE"/>
    <w:rsid w:val="009F546D"/>
    <w:rsid w:val="00A00226"/>
    <w:rsid w:val="00A109EB"/>
    <w:rsid w:val="00A162F7"/>
    <w:rsid w:val="00A20A63"/>
    <w:rsid w:val="00A322EE"/>
    <w:rsid w:val="00A36C7F"/>
    <w:rsid w:val="00A41149"/>
    <w:rsid w:val="00A43FA3"/>
    <w:rsid w:val="00A623A2"/>
    <w:rsid w:val="00A637AC"/>
    <w:rsid w:val="00A83565"/>
    <w:rsid w:val="00AA0E9C"/>
    <w:rsid w:val="00AB09CE"/>
    <w:rsid w:val="00AB2782"/>
    <w:rsid w:val="00AB634E"/>
    <w:rsid w:val="00AE5B34"/>
    <w:rsid w:val="00AF105A"/>
    <w:rsid w:val="00AF11AD"/>
    <w:rsid w:val="00AF3DCB"/>
    <w:rsid w:val="00B04FA7"/>
    <w:rsid w:val="00B052C6"/>
    <w:rsid w:val="00B22762"/>
    <w:rsid w:val="00B23A42"/>
    <w:rsid w:val="00B25EFD"/>
    <w:rsid w:val="00B35F92"/>
    <w:rsid w:val="00B4200E"/>
    <w:rsid w:val="00B46071"/>
    <w:rsid w:val="00B56B16"/>
    <w:rsid w:val="00B621E4"/>
    <w:rsid w:val="00B73C54"/>
    <w:rsid w:val="00B84D75"/>
    <w:rsid w:val="00B926FA"/>
    <w:rsid w:val="00B95839"/>
    <w:rsid w:val="00BA3BF1"/>
    <w:rsid w:val="00BB28E4"/>
    <w:rsid w:val="00BB408F"/>
    <w:rsid w:val="00BC2882"/>
    <w:rsid w:val="00BE0352"/>
    <w:rsid w:val="00BE5558"/>
    <w:rsid w:val="00BF1D36"/>
    <w:rsid w:val="00BF2241"/>
    <w:rsid w:val="00BF7F6B"/>
    <w:rsid w:val="00C022DE"/>
    <w:rsid w:val="00C0373D"/>
    <w:rsid w:val="00C2503B"/>
    <w:rsid w:val="00C37652"/>
    <w:rsid w:val="00C37EC1"/>
    <w:rsid w:val="00C53712"/>
    <w:rsid w:val="00C556A0"/>
    <w:rsid w:val="00C60A74"/>
    <w:rsid w:val="00C63117"/>
    <w:rsid w:val="00C6692D"/>
    <w:rsid w:val="00C67138"/>
    <w:rsid w:val="00C82E69"/>
    <w:rsid w:val="00C87961"/>
    <w:rsid w:val="00C9213A"/>
    <w:rsid w:val="00C92425"/>
    <w:rsid w:val="00C953AF"/>
    <w:rsid w:val="00C959D1"/>
    <w:rsid w:val="00CA2004"/>
    <w:rsid w:val="00CA57E3"/>
    <w:rsid w:val="00CD4CDA"/>
    <w:rsid w:val="00CD6D69"/>
    <w:rsid w:val="00CE1F18"/>
    <w:rsid w:val="00CE47AB"/>
    <w:rsid w:val="00CE7D80"/>
    <w:rsid w:val="00CF29F0"/>
    <w:rsid w:val="00D0440A"/>
    <w:rsid w:val="00D10F45"/>
    <w:rsid w:val="00D20444"/>
    <w:rsid w:val="00D278AD"/>
    <w:rsid w:val="00D4795E"/>
    <w:rsid w:val="00D62DFF"/>
    <w:rsid w:val="00D87028"/>
    <w:rsid w:val="00D9141A"/>
    <w:rsid w:val="00D91BB0"/>
    <w:rsid w:val="00D95B6C"/>
    <w:rsid w:val="00DA2CCD"/>
    <w:rsid w:val="00DA3530"/>
    <w:rsid w:val="00DB5F27"/>
    <w:rsid w:val="00DB65F9"/>
    <w:rsid w:val="00DC0268"/>
    <w:rsid w:val="00DD13BF"/>
    <w:rsid w:val="00DD43E0"/>
    <w:rsid w:val="00DD458E"/>
    <w:rsid w:val="00DD6741"/>
    <w:rsid w:val="00DE1E3A"/>
    <w:rsid w:val="00DE3B00"/>
    <w:rsid w:val="00DF795E"/>
    <w:rsid w:val="00E02449"/>
    <w:rsid w:val="00E2788C"/>
    <w:rsid w:val="00E35BC8"/>
    <w:rsid w:val="00E35DF4"/>
    <w:rsid w:val="00E44622"/>
    <w:rsid w:val="00E44A3B"/>
    <w:rsid w:val="00E44DDC"/>
    <w:rsid w:val="00E523D1"/>
    <w:rsid w:val="00E56752"/>
    <w:rsid w:val="00E60947"/>
    <w:rsid w:val="00E67A5B"/>
    <w:rsid w:val="00E74C29"/>
    <w:rsid w:val="00E97112"/>
    <w:rsid w:val="00EB44F3"/>
    <w:rsid w:val="00EB64A5"/>
    <w:rsid w:val="00EF4A95"/>
    <w:rsid w:val="00EF7810"/>
    <w:rsid w:val="00F14CE0"/>
    <w:rsid w:val="00F2262D"/>
    <w:rsid w:val="00F27675"/>
    <w:rsid w:val="00F32B28"/>
    <w:rsid w:val="00F3366E"/>
    <w:rsid w:val="00F427F2"/>
    <w:rsid w:val="00F55FA2"/>
    <w:rsid w:val="00F63967"/>
    <w:rsid w:val="00F746D0"/>
    <w:rsid w:val="00F813C4"/>
    <w:rsid w:val="00FA189C"/>
    <w:rsid w:val="00FC0963"/>
    <w:rsid w:val="00FC0E14"/>
    <w:rsid w:val="00FC0F31"/>
    <w:rsid w:val="00FD4006"/>
    <w:rsid w:val="00FE4A95"/>
    <w:rsid w:val="00FE64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CB63C15"/>
  <w15:docId w15:val="{4236AE79-00F7-4DFB-A7F5-4AB2CB45D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C117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9</TotalTime>
  <Pages>4</Pages>
  <Words>800</Words>
  <Characters>9518</Characters>
  <Application>Microsoft Office Word</Application>
  <DocSecurity>0</DocSecurity>
  <Lines>79</Lines>
  <Paragraphs>20</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0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HAFIZ MUHAMMAD UMAR</cp:lastModifiedBy>
  <cp:revision>50</cp:revision>
  <dcterms:created xsi:type="dcterms:W3CDTF">2019-04-29T12:39:00Z</dcterms:created>
  <dcterms:modified xsi:type="dcterms:W3CDTF">2019-04-29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rj4D77R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